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37C725CB" w:rsidR="00E83565" w:rsidRPr="00CE7BFD" w:rsidRDefault="00E83565" w:rsidP="00E83565">
      <w:pPr>
        <w:pStyle w:val="AuthorList"/>
        <w:rPr>
          <w:sz w:val="32"/>
          <w:szCs w:val="32"/>
        </w:rPr>
      </w:pPr>
      <w:r w:rsidRPr="00CE7BFD">
        <w:rPr>
          <w:bCs/>
          <w:sz w:val="32"/>
          <w:szCs w:val="32"/>
        </w:rPr>
        <w:t xml:space="preserve">Structural Equation Modeling of </w:t>
      </w:r>
      <w:proofErr w:type="gramStart"/>
      <w:r w:rsidRPr="00CE7BFD">
        <w:rPr>
          <w:bCs/>
          <w:sz w:val="32"/>
          <w:szCs w:val="32"/>
        </w:rPr>
        <w:t>In</w:t>
      </w:r>
      <w:proofErr w:type="gramEnd"/>
      <w:r w:rsidRPr="00CE7BFD">
        <w:rPr>
          <w:bCs/>
          <w:sz w:val="32"/>
          <w:szCs w:val="32"/>
        </w:rPr>
        <w:t xml:space="preserve"> silico Perturbations </w:t>
      </w:r>
    </w:p>
    <w:p w14:paraId="5A26D4FB" w14:textId="77777777" w:rsidR="00E83565" w:rsidRPr="00CE7BFD" w:rsidRDefault="00E83565" w:rsidP="00E83565">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1EC57B40" w14:textId="77777777" w:rsidR="00E83565" w:rsidRPr="00CE7BFD" w:rsidRDefault="00E83565" w:rsidP="00E83565">
      <w:pPr>
        <w:spacing w:before="240"/>
        <w:rPr>
          <w:b/>
        </w:rPr>
      </w:pPr>
    </w:p>
    <w:p w14:paraId="19160677" w14:textId="0853A3F3" w:rsidR="00E83565" w:rsidRPr="00CE7BFD" w:rsidRDefault="00E83565" w:rsidP="00E83565">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0C5E80">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7D02D041" w14:textId="77777777" w:rsidR="00E83565" w:rsidRPr="00CE7BFD" w:rsidRDefault="00E83565" w:rsidP="00E83565">
      <w:pPr>
        <w:spacing w:before="240"/>
        <w:rPr>
          <w:bCs/>
        </w:rPr>
      </w:pPr>
      <w:r w:rsidRPr="00CE7BFD">
        <w:rPr>
          <w:bCs/>
          <w:vertAlign w:val="superscript"/>
        </w:rPr>
        <w:t xml:space="preserve">2 </w:t>
      </w:r>
      <w:r w:rsidRPr="00CE7BFD">
        <w:rPr>
          <w:bCs/>
        </w:rPr>
        <w:t>Kelly Government Solutions, Research Triangle Park, NC 27709, USA</w:t>
      </w:r>
    </w:p>
    <w:p w14:paraId="6FFC4353" w14:textId="77777777" w:rsidR="00E83565" w:rsidRPr="00CE7BFD" w:rsidRDefault="00E83565" w:rsidP="00E83565">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BAFAEC7" w14:textId="77777777" w:rsidR="00E83565" w:rsidRPr="00CE7BFD" w:rsidRDefault="00E83565" w:rsidP="00E83565">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5DD0EA39" w14:textId="77777777" w:rsidR="00E83565" w:rsidRPr="00CE7BFD" w:rsidRDefault="00E83565" w:rsidP="00E83565">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32B6760F" w14:textId="77777777" w:rsidR="00E83565" w:rsidRPr="00CE7BFD" w:rsidRDefault="00E83565" w:rsidP="00E83565">
      <w:pPr>
        <w:spacing w:before="240"/>
        <w:rPr>
          <w:bCs/>
        </w:rPr>
      </w:pPr>
      <w:r w:rsidRPr="00CE7BFD">
        <w:rPr>
          <w:bCs/>
          <w:vertAlign w:val="superscript"/>
        </w:rPr>
        <w:t xml:space="preserve">6 </w:t>
      </w:r>
      <w:r w:rsidRPr="00CE7BFD">
        <w:rPr>
          <w:bCs/>
        </w:rPr>
        <w:t>Duke University, Durham NC 27713</w:t>
      </w:r>
    </w:p>
    <w:p w14:paraId="1CDBDFC3" w14:textId="77777777" w:rsidR="00E83565" w:rsidRPr="00CE7BFD" w:rsidRDefault="00E83565" w:rsidP="00E83565">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3A240C2A" w14:textId="77777777" w:rsidR="00E83565" w:rsidRDefault="00E83565" w:rsidP="00E83565">
      <w:pPr>
        <w:spacing w:before="240"/>
        <w:rPr>
          <w:b/>
        </w:rPr>
      </w:pPr>
    </w:p>
    <w:p w14:paraId="13F3764F" w14:textId="77777777" w:rsidR="00E83565" w:rsidRPr="00DA5174" w:rsidRDefault="00E83565" w:rsidP="00E83565">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7E0E8060" w14:textId="77777777" w:rsidR="00E83565" w:rsidRPr="00DA5174" w:rsidRDefault="00E83565" w:rsidP="00E83565"/>
    <w:p w14:paraId="2F782BF7" w14:textId="79C73C22" w:rsidR="00E83565" w:rsidRPr="00C316B5" w:rsidRDefault="00E83565" w:rsidP="00E83565">
      <w:pPr>
        <w:spacing w:before="240"/>
        <w:rPr>
          <w:b/>
        </w:rPr>
      </w:pPr>
      <w:r w:rsidRPr="00376CC5">
        <w:rPr>
          <w:b/>
        </w:rPr>
        <w:t xml:space="preserve">* Correspondence: </w:t>
      </w:r>
      <w:r w:rsidRPr="00376CC5">
        <w:rPr>
          <w:b/>
        </w:rPr>
        <w:br/>
      </w:r>
      <w:r w:rsidRPr="00CE7BFD">
        <w:t>Jian-Liang Li (</w:t>
      </w:r>
      <w:hyperlink r:id="rId5" w:history="1">
        <w:r w:rsidRPr="00CE7BFD">
          <w:rPr>
            <w:rStyle w:val="Hyperlink"/>
          </w:rPr>
          <w:t>jianliang.li@nih.gov</w:t>
        </w:r>
      </w:hyperlink>
      <w:r w:rsidRPr="00CE7BFD">
        <w:t>)</w:t>
      </w:r>
      <w:r w:rsidR="00C316B5">
        <w:rPr>
          <w:b/>
        </w:rPr>
        <w:t xml:space="preserve">  </w:t>
      </w:r>
      <w:r w:rsidR="00C316B5" w:rsidRPr="00E3026B">
        <w:rPr>
          <w:bCs/>
        </w:rPr>
        <w:t>and</w:t>
      </w:r>
      <w:r w:rsidR="00C316B5">
        <w:rPr>
          <w:b/>
        </w:rPr>
        <w:t xml:space="preserve"> </w:t>
      </w:r>
      <w:r w:rsidRPr="00CE7BFD">
        <w:t>San-Pin Wu (</w:t>
      </w:r>
      <w:hyperlink r:id="rId6" w:history="1">
        <w:r w:rsidRPr="00CE7BFD">
          <w:rPr>
            <w:rStyle w:val="Hyperlink"/>
          </w:rPr>
          <w:t>steve.wu@nih.gov</w:t>
        </w:r>
      </w:hyperlink>
      <w:r w:rsidRPr="00CE7BFD">
        <w:t xml:space="preserve">) </w:t>
      </w:r>
    </w:p>
    <w:p w14:paraId="303B7DD8" w14:textId="13D8438A" w:rsidR="00E83565" w:rsidRPr="00E3026B" w:rsidRDefault="00B2359A" w:rsidP="00E83565">
      <w:pPr>
        <w:spacing w:before="240"/>
        <w:rPr>
          <w:bCs/>
        </w:rPr>
      </w:pPr>
      <w:r w:rsidRPr="00E3026B">
        <w:rPr>
          <w:bCs/>
        </w:rPr>
        <w:t>Running Title: Structural Equation Modeling In silico</w:t>
      </w:r>
    </w:p>
    <w:p w14:paraId="75579C82" w14:textId="77777777" w:rsidR="00E83565" w:rsidRPr="00CE7BFD" w:rsidRDefault="00E83565" w:rsidP="00E83565">
      <w:pPr>
        <w:pStyle w:val="AuthorList"/>
      </w:pPr>
      <w:r w:rsidRPr="00376CC5">
        <w:t xml:space="preserve">Keywords: </w:t>
      </w:r>
      <w:r w:rsidRPr="00CE7BFD">
        <w:t xml:space="preserve">Structural Equation Modeling, gene expression, </w:t>
      </w:r>
      <w:r w:rsidRPr="00CE7BFD">
        <w:rPr>
          <w:i/>
          <w:iCs/>
        </w:rPr>
        <w:t>in silico</w:t>
      </w:r>
      <w:r w:rsidRPr="00CE7BFD">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6E01B3F6"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5261CEB1" w:rsidR="00DF4D5D"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0D432C8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6510E54D"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EE2E6B">
      <w:pPr>
        <w:spacing w:line="480" w:lineRule="auto"/>
        <w:rPr>
          <w:rFonts w:ascii="Times New Roman" w:hAnsi="Times New Roman" w:cs="Times New Roman"/>
          <w:b/>
          <w:bCs/>
          <w:sz w:val="24"/>
          <w:szCs w:val="24"/>
        </w:rPr>
      </w:pPr>
      <w:r w:rsidRPr="000F35EE">
        <w:rPr>
          <w:rFonts w:ascii="Times New Roman" w:hAnsi="Times New Roman" w:cs="Times New Roman"/>
          <w:b/>
          <w:bCs/>
          <w:sz w:val="24"/>
          <w:szCs w:val="24"/>
        </w:rPr>
        <w:t>References</w:t>
      </w:r>
    </w:p>
    <w:bookmarkStart w:id="1"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3B710CF3" w14:textId="5C2FFF24" w:rsidR="001621DE"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
    </w:p>
    <w:sectPr w:rsidR="001621DE"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useoSlab">
    <w:altName w:val="Times New Roman"/>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3F93"/>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fontTable" Target="fontTable.xml"/><Relationship Id="rId5" Type="http://schemas.openxmlformats.org/officeDocument/2006/relationships/hyperlink" Target="mailto:jianliang.li@nih.gov"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22</Words>
  <Characters>4690</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06-10T18:13:00Z</dcterms:created>
  <dcterms:modified xsi:type="dcterms:W3CDTF">2021-06-10T18:13:00Z</dcterms:modified>
</cp:coreProperties>
</file>